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6D067357"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AD7334">
        <w:rPr>
          <w:noProof/>
          <w:lang w:val="en-GB"/>
        </w:rPr>
        <w:t>Friday, November 22,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67CC4D4B" w:rsidR="00342363" w:rsidRDefault="00342363" w:rsidP="00342363">
      <w:pPr>
        <w:pStyle w:val="Heading1"/>
        <w:jc w:val="left"/>
        <w:rPr>
          <w:sz w:val="40"/>
          <w:lang w:val="en-GB"/>
        </w:rPr>
      </w:pPr>
      <w:r>
        <w:rPr>
          <w:sz w:val="40"/>
          <w:lang w:val="en-GB"/>
        </w:rPr>
        <w:lastRenderedPageBreak/>
        <w:t>Art style</w:t>
      </w:r>
    </w:p>
    <w:p w14:paraId="530ACDA6" w14:textId="77777777" w:rsidR="00AA6DCA" w:rsidRDefault="00AA6DCA" w:rsidP="00AA6DCA">
      <w:pPr>
        <w:jc w:val="center"/>
        <w:rPr>
          <w:b/>
          <w:lang w:val="en-GB"/>
        </w:rPr>
      </w:pPr>
      <w:r>
        <w:rPr>
          <w:b/>
          <w:lang w:val="en-GB"/>
        </w:rPr>
        <w:t>Items</w:t>
      </w:r>
    </w:p>
    <w:p w14:paraId="60802C06" w14:textId="77777777" w:rsidR="00AA6DCA" w:rsidRDefault="00AA6DCA" w:rsidP="00AA6DCA">
      <w:pPr>
        <w:rPr>
          <w:b/>
          <w:lang w:val="en-GB"/>
        </w:rPr>
      </w:pPr>
      <w:r>
        <w:rPr>
          <w:b/>
          <w:noProof/>
          <w:lang w:val="en-GB"/>
        </w:rPr>
        <w:drawing>
          <wp:inline distT="0" distB="0" distL="0" distR="0" wp14:anchorId="236BC843" wp14:editId="78EE7E9D">
            <wp:extent cx="2819400" cy="2819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r>
        <w:rPr>
          <w:b/>
          <w:noProof/>
          <w:lang w:val="en-GB"/>
        </w:rPr>
        <w:drawing>
          <wp:inline distT="0" distB="0" distL="0" distR="0" wp14:anchorId="707C49CA" wp14:editId="6B27B4DB">
            <wp:extent cx="2638425" cy="18446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6858" cy="1857490"/>
                    </a:xfrm>
                    <a:prstGeom prst="rect">
                      <a:avLst/>
                    </a:prstGeom>
                    <a:noFill/>
                    <a:ln>
                      <a:noFill/>
                    </a:ln>
                  </pic:spPr>
                </pic:pic>
              </a:graphicData>
            </a:graphic>
          </wp:inline>
        </w:drawing>
      </w:r>
    </w:p>
    <w:p w14:paraId="3025D067" w14:textId="77777777" w:rsidR="00AA6DCA" w:rsidRDefault="00AA6DCA" w:rsidP="00AA6DCA">
      <w:pPr>
        <w:jc w:val="center"/>
        <w:rPr>
          <w:lang w:val="en-GB"/>
        </w:rPr>
      </w:pPr>
      <w:r w:rsidRPr="0034281B">
        <w:rPr>
          <w:lang w:val="en-GB"/>
        </w:rPr>
        <w:t>Hammer and</w:t>
      </w:r>
      <w:r>
        <w:rPr>
          <w:lang w:val="en-GB"/>
        </w:rPr>
        <w:t xml:space="preserve"> Tongs</w:t>
      </w:r>
      <w:r w:rsidRPr="0034281B">
        <w:rPr>
          <w:lang w:val="en-GB"/>
        </w:rPr>
        <w:t xml:space="preserve"> Design</w:t>
      </w:r>
    </w:p>
    <w:p w14:paraId="35B8BA50" w14:textId="77777777" w:rsidR="00AA6DCA" w:rsidRDefault="00AA6DCA" w:rsidP="00AA6DCA">
      <w:pPr>
        <w:jc w:val="center"/>
        <w:rPr>
          <w:lang w:val="en-GB"/>
        </w:rPr>
      </w:pPr>
      <w:r>
        <w:rPr>
          <w:noProof/>
          <w:lang w:val="en-GB"/>
        </w:rPr>
        <w:drawing>
          <wp:inline distT="0" distB="0" distL="0" distR="0" wp14:anchorId="6D5213BE" wp14:editId="00CC464E">
            <wp:extent cx="3343275" cy="33432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43275" cy="3343275"/>
                    </a:xfrm>
                    <a:prstGeom prst="rect">
                      <a:avLst/>
                    </a:prstGeom>
                    <a:noFill/>
                    <a:ln>
                      <a:noFill/>
                    </a:ln>
                  </pic:spPr>
                </pic:pic>
              </a:graphicData>
            </a:graphic>
          </wp:inline>
        </w:drawing>
      </w:r>
    </w:p>
    <w:p w14:paraId="0AD06010" w14:textId="77777777" w:rsidR="00AA6DCA" w:rsidRDefault="00AA6DCA" w:rsidP="00AA6DCA">
      <w:pPr>
        <w:jc w:val="center"/>
        <w:rPr>
          <w:lang w:val="en-GB"/>
        </w:rPr>
      </w:pPr>
      <w:r>
        <w:rPr>
          <w:lang w:val="en-GB"/>
        </w:rPr>
        <w:t>Furnace Design</w:t>
      </w:r>
    </w:p>
    <w:p w14:paraId="770206D9" w14:textId="77777777" w:rsidR="00AA6DCA" w:rsidRDefault="00AA6DCA" w:rsidP="00AA6DCA">
      <w:pPr>
        <w:jc w:val="center"/>
        <w:rPr>
          <w:lang w:val="en-GB"/>
        </w:rPr>
      </w:pPr>
      <w:r>
        <w:rPr>
          <w:noProof/>
          <w:lang w:val="en-GB"/>
        </w:rPr>
        <w:lastRenderedPageBreak/>
        <w:drawing>
          <wp:inline distT="0" distB="0" distL="0" distR="0" wp14:anchorId="37B1CF91" wp14:editId="3B74AE1E">
            <wp:extent cx="3686175" cy="27454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88579" cy="2747222"/>
                    </a:xfrm>
                    <a:prstGeom prst="rect">
                      <a:avLst/>
                    </a:prstGeom>
                    <a:noFill/>
                    <a:ln>
                      <a:noFill/>
                    </a:ln>
                  </pic:spPr>
                </pic:pic>
              </a:graphicData>
            </a:graphic>
          </wp:inline>
        </w:drawing>
      </w:r>
    </w:p>
    <w:p w14:paraId="23CDA626" w14:textId="77777777" w:rsidR="00AA6DCA" w:rsidRDefault="00AA6DCA" w:rsidP="00AA6DCA">
      <w:pPr>
        <w:jc w:val="center"/>
        <w:rPr>
          <w:lang w:val="en-GB"/>
        </w:rPr>
      </w:pPr>
      <w:r>
        <w:rPr>
          <w:lang w:val="en-GB"/>
        </w:rPr>
        <w:t>Anvil Design</w:t>
      </w:r>
    </w:p>
    <w:p w14:paraId="23BE352D" w14:textId="00CD3AB8" w:rsidR="00AA6DCA" w:rsidRDefault="00C9124A" w:rsidP="00C9124A">
      <w:pPr>
        <w:jc w:val="center"/>
        <w:rPr>
          <w:lang w:val="en-GB"/>
        </w:rPr>
      </w:pPr>
      <w:r>
        <w:rPr>
          <w:noProof/>
          <w:lang w:val="en-GB"/>
        </w:rPr>
        <w:drawing>
          <wp:inline distT="0" distB="0" distL="0" distR="0" wp14:anchorId="65F2AADA" wp14:editId="48CD233A">
            <wp:extent cx="3305175" cy="33051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5175" cy="3305175"/>
                    </a:xfrm>
                    <a:prstGeom prst="rect">
                      <a:avLst/>
                    </a:prstGeom>
                    <a:noFill/>
                    <a:ln>
                      <a:noFill/>
                    </a:ln>
                  </pic:spPr>
                </pic:pic>
              </a:graphicData>
            </a:graphic>
          </wp:inline>
        </w:drawing>
      </w:r>
    </w:p>
    <w:p w14:paraId="5C5265BB" w14:textId="00870B70" w:rsidR="00C9124A" w:rsidRDefault="00C9124A" w:rsidP="00C9124A">
      <w:pPr>
        <w:jc w:val="center"/>
        <w:rPr>
          <w:lang w:val="en-GB"/>
        </w:rPr>
      </w:pPr>
      <w:r>
        <w:rPr>
          <w:lang w:val="en-GB"/>
        </w:rPr>
        <w:t>Storage Box Design</w:t>
      </w:r>
    </w:p>
    <w:p w14:paraId="57CE80C8" w14:textId="6C0F1DE8" w:rsidR="00AF1E1F" w:rsidRDefault="00AF1E1F" w:rsidP="00C9124A">
      <w:pPr>
        <w:jc w:val="center"/>
        <w:rPr>
          <w:lang w:val="en-GB"/>
        </w:rPr>
      </w:pPr>
      <w:r>
        <w:rPr>
          <w:noProof/>
          <w:lang w:val="en-GB"/>
        </w:rPr>
        <w:lastRenderedPageBreak/>
        <w:drawing>
          <wp:inline distT="0" distB="0" distL="0" distR="0" wp14:anchorId="26E923EF" wp14:editId="6C5AA23E">
            <wp:extent cx="2962275" cy="29622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2275" cy="2962275"/>
                    </a:xfrm>
                    <a:prstGeom prst="rect">
                      <a:avLst/>
                    </a:prstGeom>
                    <a:noFill/>
                    <a:ln>
                      <a:noFill/>
                    </a:ln>
                  </pic:spPr>
                </pic:pic>
              </a:graphicData>
            </a:graphic>
          </wp:inline>
        </w:drawing>
      </w:r>
    </w:p>
    <w:p w14:paraId="1AFB3103" w14:textId="663FF6B3" w:rsidR="00AF1E1F" w:rsidRDefault="00AF1E1F" w:rsidP="00C9124A">
      <w:pPr>
        <w:jc w:val="center"/>
        <w:rPr>
          <w:lang w:val="en-GB"/>
        </w:rPr>
      </w:pPr>
      <w:r>
        <w:rPr>
          <w:lang w:val="en-GB"/>
        </w:rPr>
        <w:t>Item Shop Design</w:t>
      </w:r>
    </w:p>
    <w:p w14:paraId="3EE82218" w14:textId="3387E129" w:rsidR="00817D78" w:rsidRDefault="00FE06D1" w:rsidP="00C9124A">
      <w:pPr>
        <w:jc w:val="center"/>
        <w:rPr>
          <w:lang w:val="en-GB"/>
        </w:rPr>
      </w:pPr>
      <w:r>
        <w:rPr>
          <w:noProof/>
          <w:lang w:val="en-GB"/>
        </w:rPr>
        <w:drawing>
          <wp:inline distT="0" distB="0" distL="0" distR="0" wp14:anchorId="57077178" wp14:editId="7CA726C9">
            <wp:extent cx="2771775" cy="27717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1775" cy="2771775"/>
                    </a:xfrm>
                    <a:prstGeom prst="rect">
                      <a:avLst/>
                    </a:prstGeom>
                    <a:noFill/>
                    <a:ln>
                      <a:noFill/>
                    </a:ln>
                  </pic:spPr>
                </pic:pic>
              </a:graphicData>
            </a:graphic>
          </wp:inline>
        </w:drawing>
      </w:r>
    </w:p>
    <w:p w14:paraId="7ED5AA59" w14:textId="26D819D7" w:rsidR="00FE06D1" w:rsidRPr="00AA6DCA" w:rsidRDefault="00FE06D1" w:rsidP="00C9124A">
      <w:pPr>
        <w:jc w:val="center"/>
        <w:rPr>
          <w:lang w:val="en-GB"/>
        </w:rPr>
      </w:pPr>
      <w:r>
        <w:rPr>
          <w:lang w:val="en-GB"/>
        </w:rPr>
        <w:t>Grindstone Polishing station design</w:t>
      </w:r>
    </w:p>
    <w:p w14:paraId="752C7560" w14:textId="3057EFDF" w:rsidR="00342363" w:rsidRDefault="00342363" w:rsidP="00342363">
      <w:pPr>
        <w:jc w:val="center"/>
        <w:rPr>
          <w:b/>
          <w:lang w:val="en-GB"/>
        </w:rPr>
      </w:pPr>
      <w:r w:rsidRPr="00667352">
        <w:rPr>
          <w:b/>
          <w:lang w:val="en-GB"/>
        </w:rPr>
        <w:t>Mesopotamia</w:t>
      </w:r>
    </w:p>
    <w:p w14:paraId="01ED7574" w14:textId="77777777" w:rsidR="001B5670" w:rsidRDefault="001B5670" w:rsidP="00342363">
      <w:pPr>
        <w:jc w:val="center"/>
        <w:rPr>
          <w:b/>
          <w:lang w:val="en-GB"/>
        </w:rPr>
      </w:pPr>
    </w:p>
    <w:p w14:paraId="2E197DFA" w14:textId="0A5A7A08" w:rsidR="009E5878" w:rsidRDefault="009E5878" w:rsidP="00342363">
      <w:pPr>
        <w:jc w:val="center"/>
        <w:rPr>
          <w:b/>
          <w:noProof/>
          <w:lang w:val="en-GB"/>
        </w:rPr>
      </w:pPr>
      <w:r>
        <w:rPr>
          <w:b/>
          <w:noProof/>
          <w:lang w:val="en-GB"/>
        </w:rPr>
        <w:lastRenderedPageBreak/>
        <w:drawing>
          <wp:inline distT="0" distB="0" distL="0" distR="0" wp14:anchorId="5ADE9948" wp14:editId="469B028F">
            <wp:extent cx="2736589" cy="19716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84" cy="1976499"/>
                    </a:xfrm>
                    <a:prstGeom prst="rect">
                      <a:avLst/>
                    </a:prstGeom>
                    <a:noFill/>
                    <a:ln>
                      <a:noFill/>
                    </a:ln>
                  </pic:spPr>
                </pic:pic>
              </a:graphicData>
            </a:graphic>
          </wp:inline>
        </w:drawing>
      </w:r>
    </w:p>
    <w:p w14:paraId="4C083B44" w14:textId="4C20333E" w:rsidR="001B5670" w:rsidRDefault="001B5670" w:rsidP="00342363">
      <w:pPr>
        <w:jc w:val="center"/>
        <w:rPr>
          <w:noProof/>
          <w:lang w:val="en-GB"/>
        </w:rPr>
      </w:pPr>
      <w:r>
        <w:rPr>
          <w:noProof/>
          <w:lang w:val="en-GB"/>
        </w:rPr>
        <w:t>Mesopotamia level concept</w:t>
      </w:r>
    </w:p>
    <w:p w14:paraId="0A5AAF90" w14:textId="1A5A5015" w:rsidR="001B5670" w:rsidRPr="001B5670" w:rsidRDefault="001B5670" w:rsidP="00342363">
      <w:pPr>
        <w:jc w:val="center"/>
        <w:rPr>
          <w:lang w:val="en-GB"/>
        </w:rPr>
      </w:pPr>
      <w:r>
        <w:rPr>
          <w:noProof/>
          <w:lang w:val="en-GB"/>
        </w:rPr>
        <w:drawing>
          <wp:inline distT="0" distB="0" distL="0" distR="0" wp14:anchorId="549BBD49" wp14:editId="12695EDD">
            <wp:extent cx="2962275" cy="360512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65831" cy="3609456"/>
                    </a:xfrm>
                    <a:prstGeom prst="rect">
                      <a:avLst/>
                    </a:prstGeom>
                    <a:noFill/>
                    <a:ln>
                      <a:noFill/>
                    </a:ln>
                  </pic:spPr>
                </pic:pic>
              </a:graphicData>
            </a:graphic>
          </wp:inline>
        </w:drawing>
      </w:r>
    </w:p>
    <w:p w14:paraId="4E7565BA" w14:textId="6F691248" w:rsidR="00AD7334" w:rsidRDefault="00AD7334" w:rsidP="00342363">
      <w:pPr>
        <w:jc w:val="center"/>
        <w:rPr>
          <w:lang w:val="en-GB"/>
        </w:rPr>
      </w:pPr>
      <w:r w:rsidRPr="00AD7334">
        <w:rPr>
          <w:lang w:val="en-GB"/>
        </w:rPr>
        <w:t>Mesopotamia seal</w:t>
      </w:r>
    </w:p>
    <w:p w14:paraId="2CEF57BB" w14:textId="4199D28E" w:rsidR="001B5670" w:rsidRDefault="001B5670" w:rsidP="00342363">
      <w:pPr>
        <w:jc w:val="center"/>
        <w:rPr>
          <w:lang w:val="en-GB"/>
        </w:rPr>
      </w:pPr>
      <w:r>
        <w:rPr>
          <w:lang w:val="en-GB"/>
        </w:rPr>
        <w:lastRenderedPageBreak/>
        <w:tab/>
      </w:r>
      <w:bookmarkStart w:id="102" w:name="_GoBack"/>
      <w:r>
        <w:rPr>
          <w:noProof/>
          <w:lang w:val="en-GB"/>
        </w:rPr>
        <w:drawing>
          <wp:inline distT="0" distB="0" distL="0" distR="0" wp14:anchorId="01F2149F" wp14:editId="4D784BA1">
            <wp:extent cx="2343150" cy="2851647"/>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49603" cy="2859500"/>
                    </a:xfrm>
                    <a:prstGeom prst="rect">
                      <a:avLst/>
                    </a:prstGeom>
                    <a:noFill/>
                    <a:ln>
                      <a:noFill/>
                    </a:ln>
                  </pic:spPr>
                </pic:pic>
              </a:graphicData>
            </a:graphic>
          </wp:inline>
        </w:drawing>
      </w:r>
      <w:bookmarkEnd w:id="102"/>
    </w:p>
    <w:p w14:paraId="452F765D" w14:textId="578B9B78" w:rsidR="001B5670" w:rsidRPr="00AD7334" w:rsidRDefault="001B5670" w:rsidP="00342363">
      <w:pPr>
        <w:jc w:val="center"/>
        <w:rPr>
          <w:lang w:val="en-GB"/>
        </w:rPr>
      </w:pPr>
      <w:r>
        <w:rPr>
          <w:lang w:val="en-GB"/>
        </w:rPr>
        <w:t>Mesopotamia Key</w:t>
      </w:r>
    </w:p>
    <w:p w14:paraId="459FEB7F" w14:textId="023E2602"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2CD3EF71" w14:textId="77777777" w:rsidR="00817D78" w:rsidRDefault="00342363" w:rsidP="00817D78">
      <w:pPr>
        <w:jc w:val="cente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p>
    <w:p w14:paraId="4FED78F6" w14:textId="36BDDCFF" w:rsidR="00342363" w:rsidRPr="00E9077E" w:rsidRDefault="00342363" w:rsidP="00817D78">
      <w:pPr>
        <w:jc w:val="center"/>
        <w:rPr>
          <w:lang w:val="en-GB"/>
        </w:rPr>
      </w:pPr>
      <w:r w:rsidRPr="00E9077E">
        <w:rPr>
          <w:lang w:val="en-GB"/>
        </w:rPr>
        <w:t>Developmental concept for the Egypt level</w:t>
      </w:r>
    </w:p>
    <w:p w14:paraId="56D5E1B0" w14:textId="77777777" w:rsidR="00817D78" w:rsidRDefault="00342363" w:rsidP="00817D78">
      <w:pPr>
        <w:jc w:val="center"/>
        <w:rPr>
          <w:lang w:val="en-GB"/>
        </w:rPr>
      </w:pPr>
      <w:r>
        <w:rPr>
          <w:noProof/>
        </w:rPr>
        <w:lastRenderedPageBreak/>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p>
    <w:p w14:paraId="644659FE" w14:textId="7F4295A1" w:rsidR="00342363" w:rsidRDefault="00342363" w:rsidP="00817D78">
      <w:pPr>
        <w:jc w:val="center"/>
        <w:rPr>
          <w:lang w:val="en-GB"/>
        </w:rPr>
      </w:pPr>
      <w:r w:rsidRPr="00E9077E">
        <w:rPr>
          <w:lang w:val="en-GB"/>
        </w:rPr>
        <w:t>Designs for items made in Egypt, heart scarab, Amulet and Tutankhamun death mask</w:t>
      </w:r>
      <w:r w:rsidR="00010D12">
        <w:rPr>
          <w:lang w:val="en-GB"/>
        </w:rPr>
        <w:t>.</w:t>
      </w:r>
    </w:p>
    <w:p w14:paraId="38733E43" w14:textId="10530DA3" w:rsidR="00010D12" w:rsidRDefault="00010D12" w:rsidP="00817D78">
      <w:pPr>
        <w:jc w:val="center"/>
        <w:rPr>
          <w:lang w:val="en-GB"/>
        </w:rPr>
      </w:pPr>
      <w:r>
        <w:rPr>
          <w:noProof/>
          <w:lang w:val="en-GB"/>
        </w:rPr>
        <w:drawing>
          <wp:inline distT="0" distB="0" distL="0" distR="0" wp14:anchorId="3302366E" wp14:editId="1F1F56D6">
            <wp:extent cx="2857500" cy="224696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60956" cy="2249683"/>
                    </a:xfrm>
                    <a:prstGeom prst="rect">
                      <a:avLst/>
                    </a:prstGeom>
                    <a:noFill/>
                    <a:ln>
                      <a:noFill/>
                    </a:ln>
                  </pic:spPr>
                </pic:pic>
              </a:graphicData>
            </a:graphic>
          </wp:inline>
        </w:drawing>
      </w:r>
    </w:p>
    <w:p w14:paraId="5D3EDB0A" w14:textId="3FAF8540" w:rsidR="00010D12" w:rsidRPr="00E9077E" w:rsidRDefault="00010D12" w:rsidP="00817D78">
      <w:pPr>
        <w:jc w:val="center"/>
        <w:rPr>
          <w:lang w:val="en-GB"/>
        </w:rPr>
      </w:pPr>
      <w:r>
        <w:rPr>
          <w:lang w:val="en-GB"/>
        </w:rPr>
        <w:t xml:space="preserve">Design for the key used in Egypt, to </w:t>
      </w:r>
      <w:r w:rsidR="003337D3">
        <w:rPr>
          <w:lang w:val="en-GB"/>
        </w:rPr>
        <w:t>unlock the next stage</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lastRenderedPageBreak/>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lastRenderedPageBreak/>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r>
        <w:rPr>
          <w:noProof/>
        </w:rPr>
        <w:lastRenderedPageBreak/>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508D165F" w14:textId="77777777" w:rsidR="009648C9" w:rsidRDefault="009648C9">
      <w:pPr>
        <w:rPr>
          <w:b/>
          <w:sz w:val="40"/>
          <w:lang w:val="en-GB"/>
        </w:rPr>
      </w:pPr>
      <w:r>
        <w:rPr>
          <w:sz w:val="40"/>
          <w:lang w:val="en-GB"/>
        </w:rPr>
        <w:br w:type="page"/>
      </w:r>
    </w:p>
    <w:p w14:paraId="2B735081" w14:textId="4FA0218A" w:rsidR="003D4D75" w:rsidRPr="009648C9" w:rsidRDefault="00342363" w:rsidP="009648C9">
      <w:pPr>
        <w:pStyle w:val="Heading1"/>
        <w:jc w:val="left"/>
        <w:rPr>
          <w:sz w:val="40"/>
          <w:lang w:val="en-GB"/>
        </w:rPr>
      </w:pPr>
      <w:r>
        <w:rPr>
          <w:sz w:val="40"/>
          <w:lang w:val="en-GB"/>
        </w:rPr>
        <w:lastRenderedPageBreak/>
        <w:t>UI Concepts</w:t>
      </w:r>
    </w:p>
    <w:p w14:paraId="528191B0" w14:textId="77777777" w:rsidR="00407235" w:rsidRDefault="008B257F">
      <w:pPr>
        <w:rPr>
          <w:sz w:val="40"/>
          <w:szCs w:val="40"/>
          <w:lang w:val="en-GB"/>
        </w:rPr>
      </w:pPr>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p>
    <w:p w14:paraId="50A1B986" w14:textId="77777777" w:rsidR="00407235" w:rsidRDefault="00407235">
      <w:pPr>
        <w:rPr>
          <w:sz w:val="40"/>
          <w:szCs w:val="40"/>
          <w:lang w:val="en-GB"/>
        </w:rPr>
      </w:pPr>
    </w:p>
    <w:p w14:paraId="34B07103" w14:textId="64BFCA9E" w:rsidR="00A20231" w:rsidRDefault="00A20231">
      <w:pPr>
        <w:rPr>
          <w:sz w:val="40"/>
          <w:szCs w:val="40"/>
          <w:lang w:val="en-GB"/>
        </w:rPr>
      </w:pPr>
      <w:r>
        <w:rPr>
          <w:noProof/>
          <w:sz w:val="40"/>
          <w:szCs w:val="40"/>
          <w:lang w:val="en-GB"/>
        </w:rPr>
        <w:drawing>
          <wp:inline distT="0" distB="0" distL="0" distR="0" wp14:anchorId="0D274F80" wp14:editId="68473A4C">
            <wp:extent cx="2859924" cy="4088741"/>
            <wp:effectExtent l="609600" t="0" r="5886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5400000">
                      <a:off x="0" y="0"/>
                      <a:ext cx="2877790" cy="4114284"/>
                    </a:xfrm>
                    <a:prstGeom prst="rect">
                      <a:avLst/>
                    </a:prstGeom>
                    <a:noFill/>
                    <a:ln>
                      <a:noFill/>
                    </a:ln>
                  </pic:spPr>
                </pic:pic>
              </a:graphicData>
            </a:graphic>
          </wp:inline>
        </w:drawing>
      </w:r>
      <w:r>
        <w:rPr>
          <w:sz w:val="40"/>
          <w:szCs w:val="40"/>
          <w:lang w:val="en-GB"/>
        </w:rPr>
        <w:br w:type="page"/>
      </w:r>
    </w:p>
    <w:p w14:paraId="660C6D84" w14:textId="77777777" w:rsidR="00665B71" w:rsidRDefault="00407235">
      <w:pPr>
        <w:rPr>
          <w:sz w:val="40"/>
          <w:szCs w:val="40"/>
          <w:lang w:val="en-GB"/>
        </w:rPr>
      </w:pPr>
      <w:r>
        <w:rPr>
          <w:noProof/>
          <w:sz w:val="40"/>
          <w:szCs w:val="40"/>
          <w:lang w:val="en-GB"/>
        </w:rPr>
        <w:lastRenderedPageBreak/>
        <w:drawing>
          <wp:inline distT="0" distB="0" distL="0" distR="0" wp14:anchorId="43B3AA44" wp14:editId="7CB566CC">
            <wp:extent cx="2909129" cy="4159087"/>
            <wp:effectExtent l="628650" t="0" r="5962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5400000">
                      <a:off x="0" y="0"/>
                      <a:ext cx="2922528" cy="4178243"/>
                    </a:xfrm>
                    <a:prstGeom prst="rect">
                      <a:avLst/>
                    </a:prstGeom>
                    <a:noFill/>
                    <a:ln>
                      <a:noFill/>
                    </a:ln>
                  </pic:spPr>
                </pic:pic>
              </a:graphicData>
            </a:graphic>
          </wp:inline>
        </w:drawing>
      </w:r>
      <w:r w:rsidR="009648C9">
        <w:rPr>
          <w:noProof/>
          <w:sz w:val="40"/>
          <w:szCs w:val="40"/>
          <w:lang w:val="en-GB"/>
        </w:rPr>
        <w:drawing>
          <wp:inline distT="0" distB="0" distL="0" distR="0" wp14:anchorId="477650F9" wp14:editId="5897F8E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p>
    <w:p w14:paraId="3F46AAB3" w14:textId="77777777" w:rsidR="00665B71" w:rsidRDefault="00665B71">
      <w:pPr>
        <w:rPr>
          <w:sz w:val="40"/>
          <w:szCs w:val="40"/>
          <w:lang w:val="en-GB"/>
        </w:rPr>
      </w:pPr>
    </w:p>
    <w:p w14:paraId="0D8CFBC5" w14:textId="468C4900" w:rsidR="00665B71" w:rsidRDefault="00665B71">
      <w:pPr>
        <w:rPr>
          <w:sz w:val="40"/>
          <w:szCs w:val="40"/>
          <w:lang w:val="en-GB"/>
        </w:rPr>
      </w:pPr>
      <w:r>
        <w:rPr>
          <w:noProof/>
          <w:sz w:val="40"/>
          <w:szCs w:val="40"/>
          <w:lang w:val="en-GB"/>
        </w:rPr>
        <w:drawing>
          <wp:inline distT="0" distB="0" distL="0" distR="0" wp14:anchorId="0ED97060" wp14:editId="46B8D184">
            <wp:extent cx="2420667" cy="3483018"/>
            <wp:effectExtent l="533400" t="0" r="513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2428527" cy="3494328"/>
                    </a:xfrm>
                    <a:prstGeom prst="rect">
                      <a:avLst/>
                    </a:prstGeom>
                    <a:noFill/>
                    <a:ln>
                      <a:noFill/>
                    </a:ln>
                  </pic:spPr>
                </pic:pic>
              </a:graphicData>
            </a:graphic>
          </wp:inline>
        </w:drawing>
      </w:r>
    </w:p>
    <w:p w14:paraId="592CC81D" w14:textId="4777A18C" w:rsidR="003D4D75" w:rsidRPr="00665B71" w:rsidRDefault="00FF216B">
      <w:pPr>
        <w:rPr>
          <w:sz w:val="40"/>
          <w:szCs w:val="40"/>
          <w:lang w:val="en-GB"/>
        </w:rPr>
      </w:pPr>
      <w:r>
        <w:rPr>
          <w:noProof/>
          <w:sz w:val="40"/>
          <w:szCs w:val="40"/>
          <w:lang w:val="en-GB"/>
        </w:rPr>
        <w:drawing>
          <wp:inline distT="0" distB="0" distL="0" distR="0" wp14:anchorId="7B66C598" wp14:editId="6C17A7D4">
            <wp:extent cx="3535516" cy="2413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61244" cy="2430560"/>
                    </a:xfrm>
                    <a:prstGeom prst="rect">
                      <a:avLst/>
                    </a:prstGeom>
                    <a:noFill/>
                    <a:ln>
                      <a:noFill/>
                    </a:ln>
                  </pic:spPr>
                </pic:pic>
              </a:graphicData>
            </a:graphic>
          </wp:inline>
        </w:drawing>
      </w:r>
      <w:r w:rsidR="003D4D75">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1463C37F">
            <wp:extent cx="3665220" cy="2748915"/>
            <wp:effectExtent l="0" t="457200" r="0" b="4324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rot="5400000">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38"/>
                    </pic:cNvPr>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40"/>
      <w:footerReference w:type="even" r:id="rId41"/>
      <w:footerReference w:type="default" r:id="rId42"/>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DA2D23" w14:textId="77777777" w:rsidR="000F391B" w:rsidRDefault="000F391B">
      <w:r>
        <w:separator/>
      </w:r>
    </w:p>
  </w:endnote>
  <w:endnote w:type="continuationSeparator" w:id="0">
    <w:p w14:paraId="544A2319" w14:textId="77777777" w:rsidR="000F391B" w:rsidRDefault="000F39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C9124A" w:rsidRDefault="00C912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C9124A" w:rsidRDefault="00C912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C9124A" w:rsidRDefault="00C912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735A6CA8" w:rsidR="00C9124A" w:rsidRDefault="00C9124A">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AD7334">
      <w:rPr>
        <w:noProof/>
        <w:color w:val="808080"/>
      </w:rPr>
      <w:t>11/22/2019</w:t>
    </w:r>
    <w:r>
      <w:rPr>
        <w:color w:val="808080"/>
      </w:rPr>
      <w:fldChar w:fldCharType="end"/>
    </w:r>
  </w:p>
  <w:p w14:paraId="6F1AF97C" w14:textId="77777777" w:rsidR="00C9124A" w:rsidRDefault="00C912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3DC468" w14:textId="77777777" w:rsidR="000F391B" w:rsidRDefault="000F391B">
      <w:r>
        <w:separator/>
      </w:r>
    </w:p>
  </w:footnote>
  <w:footnote w:type="continuationSeparator" w:id="0">
    <w:p w14:paraId="3BC2F043" w14:textId="77777777" w:rsidR="000F391B" w:rsidRDefault="000F39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C9124A" w:rsidRDefault="00C9124A">
    <w:pPr>
      <w:pStyle w:val="Header"/>
      <w:jc w:val="center"/>
      <w:rPr>
        <w:color w:val="808080"/>
      </w:rPr>
    </w:pPr>
    <w:r>
      <w:rPr>
        <w:color w:val="808080"/>
      </w:rPr>
      <w:t>Copyright (C) 2000 Your Company Name – All rights reserved – Run away!</w:t>
    </w:r>
  </w:p>
  <w:p w14:paraId="5FEA4E8F" w14:textId="77777777" w:rsidR="00C9124A" w:rsidRDefault="00C9124A">
    <w:pPr>
      <w:pStyle w:val="Header"/>
    </w:pPr>
  </w:p>
  <w:p w14:paraId="3AD4A25C" w14:textId="77777777" w:rsidR="00C9124A" w:rsidRDefault="00C912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10D12"/>
    <w:rsid w:val="000A4130"/>
    <w:rsid w:val="000F391B"/>
    <w:rsid w:val="000F3D26"/>
    <w:rsid w:val="000F51A4"/>
    <w:rsid w:val="001124D9"/>
    <w:rsid w:val="001A124A"/>
    <w:rsid w:val="001B4202"/>
    <w:rsid w:val="001B5670"/>
    <w:rsid w:val="001C245F"/>
    <w:rsid w:val="001E7AA3"/>
    <w:rsid w:val="002B7129"/>
    <w:rsid w:val="002C3A7E"/>
    <w:rsid w:val="002C604F"/>
    <w:rsid w:val="003302A9"/>
    <w:rsid w:val="003337D3"/>
    <w:rsid w:val="00342363"/>
    <w:rsid w:val="003924F2"/>
    <w:rsid w:val="003B4AE4"/>
    <w:rsid w:val="003D4D75"/>
    <w:rsid w:val="00407235"/>
    <w:rsid w:val="00510857"/>
    <w:rsid w:val="00546FFB"/>
    <w:rsid w:val="00584B27"/>
    <w:rsid w:val="00626F1B"/>
    <w:rsid w:val="00665B71"/>
    <w:rsid w:val="006A35A3"/>
    <w:rsid w:val="006D242C"/>
    <w:rsid w:val="00795A9A"/>
    <w:rsid w:val="00817D78"/>
    <w:rsid w:val="00827E54"/>
    <w:rsid w:val="00840008"/>
    <w:rsid w:val="00840D45"/>
    <w:rsid w:val="008703C6"/>
    <w:rsid w:val="008B257F"/>
    <w:rsid w:val="008D609E"/>
    <w:rsid w:val="00902C46"/>
    <w:rsid w:val="009648C9"/>
    <w:rsid w:val="009E5878"/>
    <w:rsid w:val="00A20231"/>
    <w:rsid w:val="00A6481A"/>
    <w:rsid w:val="00A725A8"/>
    <w:rsid w:val="00AA6DCA"/>
    <w:rsid w:val="00AD7334"/>
    <w:rsid w:val="00AF1E1F"/>
    <w:rsid w:val="00B12A0D"/>
    <w:rsid w:val="00C52E39"/>
    <w:rsid w:val="00C64FEA"/>
    <w:rsid w:val="00C7232D"/>
    <w:rsid w:val="00C9124A"/>
    <w:rsid w:val="00CF0063"/>
    <w:rsid w:val="00D52748"/>
    <w:rsid w:val="00D73B70"/>
    <w:rsid w:val="00DB3DCA"/>
    <w:rsid w:val="00E04476"/>
    <w:rsid w:val="00E15F82"/>
    <w:rsid w:val="00E551C8"/>
    <w:rsid w:val="00E87693"/>
    <w:rsid w:val="00F82C64"/>
    <w:rsid w:val="00FB2C3F"/>
    <w:rsid w:val="00FE06D1"/>
    <w:rsid w:val="00FE48CB"/>
    <w:rsid w:val="00FE7922"/>
    <w:rsid w:val="00FF2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image" Target="media/image31.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image" Target="media/image27.jpeg"/><Relationship Id="rId42"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hyperlink" Target="https://i.redd.it/1bl4196qnz511.png"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image" Target="media/image22.jpeg"/><Relationship Id="rId41"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4"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7</TotalTime>
  <Pages>40</Pages>
  <Words>5330</Words>
  <Characters>30381</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Alex L Southall</cp:lastModifiedBy>
  <cp:revision>35</cp:revision>
  <dcterms:created xsi:type="dcterms:W3CDTF">2015-07-05T22:22:00Z</dcterms:created>
  <dcterms:modified xsi:type="dcterms:W3CDTF">2019-11-22T13:49:00Z</dcterms:modified>
</cp:coreProperties>
</file>